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8EF636" w14:textId="77777777" w:rsidR="00714BA1" w:rsidRPr="000A0837" w:rsidRDefault="00714BA1" w:rsidP="000A0837">
      <w:pPr>
        <w:pStyle w:val="Heading1"/>
      </w:pPr>
      <w:r w:rsidRPr="000A0837">
        <w:t>Introduction</w:t>
      </w:r>
    </w:p>
    <w:p w14:paraId="37885B4C" w14:textId="77777777" w:rsidR="00E94D9C" w:rsidRDefault="000A0837" w:rsidP="00E94D9C">
      <w:r>
        <w:t xml:space="preserve">This guide </w:t>
      </w:r>
      <w:r w:rsidR="00A42405">
        <w:t>describes how to use Baseline Tailor, a software tool for navigating the United States government’s Cybersecurity Framework Core</w:t>
      </w:r>
      <w:r w:rsidR="007B0E77">
        <w:t xml:space="preserve">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 capturing the user’s tailoring choices.</w:t>
      </w:r>
    </w:p>
    <w:p w14:paraId="4CFB13BC" w14:textId="52D32166" w:rsidR="00E07DE0" w:rsidRDefault="00E07DE0" w:rsidP="00E07DE0">
      <w:r w:rsidRPr="00E07DE0">
        <w:t xml:space="preserve">NIST SP 800-53 provides a catalog of tailorable security controls organized into eighteen families. </w:t>
      </w:r>
      <w:r w:rsidR="000867BC">
        <w:t xml:space="preserve">Each control has zero or more control enhancements, each of which adds additional functionality to and/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ect security controls for a low-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749A003" w:rsidR="006F0F77" w:rsidRPr="00E07DE0" w:rsidRDefault="006F0F77" w:rsidP="00E07DE0">
      <w:r w:rsidRPr="006F0F77">
        <w:t xml:space="preserve">NIST SP 800-53 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49324FE4" w:rsidR="0039448C" w:rsidRDefault="0039448C" w:rsidP="0039448C">
      <w:pPr>
        <w:pStyle w:val="ListParagraph"/>
        <w:numPr>
          <w:ilvl w:val="0"/>
          <w:numId w:val="9"/>
        </w:numPr>
      </w:pPr>
      <w:r>
        <w:t xml:space="preserve">Make it </w:t>
      </w:r>
      <w:r w:rsidR="00F15167">
        <w:t>easier</w:t>
      </w:r>
      <w:r>
        <w:t xml:space="preserve"> to create </w:t>
      </w:r>
      <w:r w:rsidR="00F15167">
        <w:t xml:space="preserve">and document </w:t>
      </w:r>
      <w:r>
        <w:t>tailored baseline</w:t>
      </w:r>
      <w:r w:rsidR="00F15167">
        <w:t>s</w:t>
      </w:r>
      <w:r>
        <w:t xml:space="preserve"> </w:t>
      </w:r>
      <w:r w:rsidR="00F15167">
        <w:t>and</w:t>
      </w:r>
      <w:r w:rsidR="006F0F77">
        <w:t xml:space="preserve"> overlay</w:t>
      </w:r>
      <w:r w:rsidR="00F15167">
        <w:t>s</w:t>
      </w:r>
      <w:r>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55E87F83" w:rsidR="0039448C" w:rsidRPr="00E94D9C" w:rsidRDefault="00B542F2" w:rsidP="00EF6067">
      <w:pPr>
        <w:pStyle w:val="ListParagraph"/>
        <w:numPr>
          <w:ilvl w:val="0"/>
          <w:numId w:val="9"/>
        </w:numPr>
      </w:pPr>
      <w:r>
        <w:t>Gen</w:t>
      </w:r>
      <w:r w:rsidR="0039448C">
        <w:t>erate XML valid with respect to a schema for tailored controls that can be used in conjunction with NIST SP 800-53 XML data</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A77114F" w:rsidR="00795F70" w:rsidRDefault="00BB6AC0" w:rsidP="004D7CD3">
      <w:r>
        <w:lastRenderedPageBreak/>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62305F">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catalog. </w:t>
      </w:r>
      <w:r w:rsidR="002068F0">
        <w:t>The</w:t>
      </w:r>
      <w:r>
        <w:t xml:space="preserve"> search function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03A6B1B9" w14:textId="22E317C3" w:rsidR="00BC251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Although not required, 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D76865F" w14:textId="48FFBD74" w:rsidR="004E68C3"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NIST SP 800-53 Revision 4, </w:t>
      </w:r>
      <w:r w:rsidR="00C5532A" w:rsidRPr="00C5532A">
        <w:rPr>
          <w:i/>
        </w:rPr>
        <w:t>Security and Privacy Controls for Federal Information Systems and Organizations</w:t>
      </w:r>
      <w:r w:rsidR="008D2001">
        <w:rPr>
          <w:i/>
        </w:rPr>
        <w:t xml:space="preserve"> </w:t>
      </w:r>
      <w:r w:rsidR="008D2001">
        <w:rPr>
          <w:i/>
        </w:rPr>
        <w:fldChar w:fldCharType="begin"/>
      </w:r>
      <w:r w:rsidR="008D2001">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Pr>
          <w:i/>
        </w:rPr>
        <w:fldChar w:fldCharType="separate"/>
      </w:r>
      <w:r w:rsidR="008D2001" w:rsidRPr="008D2001">
        <w:t>[2]</w:t>
      </w:r>
      <w:r w:rsidR="008D2001">
        <w:rPr>
          <w:i/>
        </w:rPr>
        <w:fldChar w:fldCharType="end"/>
      </w:r>
      <w:r w:rsidR="00C5532A" w:rsidRPr="004E68C3">
        <w:t xml:space="preserve">. </w:t>
      </w:r>
      <w:r>
        <w:t>NIST SP 800-53</w:t>
      </w:r>
      <w:r w:rsidR="00C5532A">
        <w:t xml:space="preserve"> and other information security standards, guidelines, and resources are available </w:t>
      </w:r>
      <w:r>
        <w:t>free of charge</w:t>
      </w:r>
      <w:r w:rsidR="00C5532A">
        <w:t xml:space="preserve"> from NIST’s Computer Security Resource Center (</w:t>
      </w:r>
      <w:hyperlink r:id="rId8" w:history="1">
        <w:r w:rsidR="00C5532A" w:rsidRPr="000F02FD">
          <w:rPr>
            <w:rStyle w:val="Hyperlink"/>
          </w:rPr>
          <w:t>http://csrc.nist.gov</w:t>
        </w:r>
      </w:hyperlink>
      <w:r w:rsidR="00C5532A">
        <w:t>).</w:t>
      </w:r>
      <w:r w:rsidR="008D2001">
        <w:t xml:space="preserve"> </w:t>
      </w:r>
    </w:p>
    <w:p w14:paraId="2CFCAC59" w14:textId="7BF81955" w:rsidR="00C5532A" w:rsidRDefault="008D2001" w:rsidP="00C5532A">
      <w:r>
        <w:lastRenderedPageBreak/>
        <w:t>Baseline Tailor users may also wish to</w:t>
      </w:r>
      <w:r w:rsidR="004E68C3">
        <w:t xml:space="preserve"> read</w:t>
      </w:r>
      <w:r>
        <w:t xml:space="preserve"> 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 also available from the Computer Security Resource Center, for guidance on using the Framework Core in conjunction with NIST SP 800-53.</w:t>
      </w:r>
    </w:p>
    <w:p w14:paraId="746C9743" w14:textId="699DB5BC" w:rsidR="00B218FE" w:rsidRDefault="00C5532A" w:rsidP="0054108D">
      <w:r>
        <w:t>Base</w:t>
      </w:r>
      <w:r w:rsidR="00B218FE">
        <w:t xml:space="preserve">line Tailor is distributed as a zip file, downloadable from </w:t>
      </w:r>
      <w:r w:rsidR="00C27BA9">
        <w:rPr>
          <w:highlight w:val="yellow"/>
        </w:rPr>
        <w:t>[U</w:t>
      </w:r>
      <w:r w:rsidR="00C27BA9" w:rsidRPr="00C27BA9">
        <w:rPr>
          <w:highlight w:val="yellow"/>
        </w:rPr>
        <w:t>RL her</w:t>
      </w:r>
      <w:r w:rsidR="00C27BA9">
        <w:rPr>
          <w:highlight w:val="yellow"/>
        </w:rPr>
        <w:t>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77777777" w:rsidR="002068F0" w:rsidRPr="0054108D"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a user can instead refer to the security control catalog in Appendix F of the NIST SP 800-53 document.</w:t>
      </w:r>
    </w:p>
    <w:p w14:paraId="62EA6FC2" w14:textId="77777777" w:rsidR="008C33D6" w:rsidRDefault="008C33D6" w:rsidP="000A0837">
      <w:pPr>
        <w:pStyle w:val="Heading1"/>
      </w:pPr>
      <w:bookmarkStart w:id="0" w:name="_Ref427842523"/>
      <w:r>
        <w:t>User Interface</w:t>
      </w:r>
      <w:bookmarkEnd w:id="0"/>
    </w:p>
    <w:p w14:paraId="56CE448F" w14:textId="77777777" w:rsidR="008C33D6" w:rsidRDefault="008D2001" w:rsidP="008C33D6">
      <w:r>
        <w:t>The Baseline Tailor user interface has three tabs:</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C3304D2" w14:textId="77777777" w:rsidR="008D2001" w:rsidRDefault="008D2001" w:rsidP="008D2001">
      <w:pPr>
        <w:pStyle w:val="ListParagraph"/>
        <w:numPr>
          <w:ilvl w:val="0"/>
          <w:numId w:val="5"/>
        </w:numPr>
      </w:pPr>
      <w:r>
        <w:t xml:space="preserve">A Cyber Framework Browser tab for navigating </w:t>
      </w:r>
      <w:r w:rsidR="003C222D">
        <w:t>the Framework Core</w:t>
      </w:r>
      <w:r w:rsidR="00BC2E80">
        <w:t>.</w:t>
      </w:r>
    </w:p>
    <w:p w14:paraId="0C4CAE61" w14:textId="77777777" w:rsidR="00BC2E80" w:rsidRDefault="00BC2E80" w:rsidP="008D2001">
      <w:pPr>
        <w:pStyle w:val="ListParagraph"/>
        <w:numPr>
          <w:ilvl w:val="0"/>
          <w:numId w:val="5"/>
        </w:numPr>
      </w:pPr>
      <w:r>
        <w:t>A Cross References tab shows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251D78B"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the NIST SP 800-82</w:t>
      </w:r>
      <w:r w:rsidR="00BA1D45">
        <w:t xml:space="preserve"> overlay</w:t>
      </w:r>
      <w:r w:rsidR="00C76B6E">
        <w:t>.</w:t>
      </w:r>
    </w:p>
    <w:p w14:paraId="16D05A72" w14:textId="77777777" w:rsidR="00714BA1" w:rsidRDefault="00714BA1" w:rsidP="000A0837">
      <w:pPr>
        <w:pStyle w:val="Heading2"/>
      </w:pPr>
      <w:bookmarkStart w:id="1" w:name="_Ref428958089"/>
      <w:bookmarkStart w:id="2" w:name="_GoBack"/>
      <w:bookmarkEnd w:id="2"/>
      <w:r w:rsidRPr="000A0837">
        <w:t>Security Control Editor</w:t>
      </w:r>
      <w:bookmarkEnd w:id="1"/>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04E21342" w:rsidR="0039448C" w:rsidRPr="0039448C" w:rsidRDefault="005A42BB" w:rsidP="0039448C">
      <w:r>
        <w:fldChar w:fldCharType="begin"/>
      </w:r>
      <w:r>
        <w:instrText xml:space="preserve"> REF _Ref427937499 \h </w:instrText>
      </w:r>
      <w:r>
        <w:fldChar w:fldCharType="separate"/>
      </w:r>
      <w:r w:rsidR="0062305F" w:rsidRPr="00E94D9C">
        <w:t xml:space="preserve">Figure </w:t>
      </w:r>
      <w:r w:rsidR="0062305F">
        <w:rPr>
          <w:noProof/>
        </w:rPr>
        <w:t>1</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buttons to the left are for restricting the choices in the control </w:t>
      </w:r>
      <w:r w:rsidR="00C32CFD">
        <w:t>drop-</w:t>
      </w:r>
      <w:r>
        <w:t xml:space="preserve">down </w:t>
      </w:r>
      <w:r w:rsidR="00C32CFD">
        <w:t xml:space="preserve">list </w:t>
      </w:r>
      <w:r>
        <w:lastRenderedPageBreak/>
        <w:t>based on the NIST SP 800-53 baseline impact and/or priority.</w:t>
      </w:r>
      <w:r w:rsidR="00C32CFD">
        <w:t xml:space="preserve"> By default, the control drop-down list contains all controls assigned to a NIST SP 800-53 baseline.</w:t>
      </w:r>
      <w:r w:rsidR="00836103">
        <w:t xml:space="preserve"> Clicking on the “Framework Core subcategories referencing IA-3” button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836103">
        <w:t>4.3</w:t>
      </w:r>
      <w:r w:rsidR="00836103">
        <w:fldChar w:fldCharType="end"/>
      </w:r>
      <w:r w:rsidR="00836103">
        <w:t>).</w:t>
      </w:r>
    </w:p>
    <w:p w14:paraId="462EA6AB" w14:textId="77777777" w:rsidR="007913B7" w:rsidRDefault="007913B7" w:rsidP="00E94D9C">
      <w:r>
        <w:rPr>
          <w:noProof/>
        </w:rPr>
        <w:drawing>
          <wp:inline distT="0" distB="0" distL="0" distR="0" wp14:anchorId="37549A34" wp14:editId="43AC8054">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9">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14:paraId="06BCC438" w14:textId="77777777" w:rsidR="007913B7" w:rsidRDefault="007913B7" w:rsidP="00E94D9C">
      <w:pPr>
        <w:pStyle w:val="Caption"/>
      </w:pPr>
      <w:bookmarkStart w:id="3" w:name="_Ref427937499"/>
      <w:r w:rsidRPr="00E94D9C">
        <w:t xml:space="preserve">Figure </w:t>
      </w:r>
      <w:fldSimple w:instr=" SEQ Figure \* ARABIC ">
        <w:r w:rsidR="00093F60">
          <w:rPr>
            <w:noProof/>
          </w:rPr>
          <w:t>1</w:t>
        </w:r>
      </w:fldSimple>
      <w:bookmarkEnd w:id="3"/>
      <w:r w:rsidRPr="00E94D9C">
        <w:t>. Security control IA-3.</w:t>
      </w:r>
    </w:p>
    <w:p w14:paraId="0A6F5420" w14:textId="7777777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button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6BFB135C"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62305F" w:rsidRPr="00E94D9C">
        <w:t xml:space="preserve">Figure </w:t>
      </w:r>
      <w:r w:rsidR="0062305F">
        <w:rPr>
          <w:noProof/>
        </w:rPr>
        <w:t>1</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w:t>
      </w:r>
      <w:r w:rsidR="0089263C">
        <w:lastRenderedPageBreak/>
        <w:t>“Removed” indicates the control or enhancement has been tailored out. No entry indicates that the control or enhancement is not in the NIST SP 800-53 baseline and has not been tailored in.</w:t>
      </w:r>
    </w:p>
    <w:p w14:paraId="68958357" w14:textId="25989E2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62305F">
        <w:t xml:space="preserve">Figure </w:t>
      </w:r>
      <w:r w:rsidR="0062305F">
        <w:rPr>
          <w:noProof/>
        </w:rPr>
        <w:t>2</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62305F">
        <w:t xml:space="preserve">Figure </w:t>
      </w:r>
      <w:r w:rsidR="0062305F">
        <w:rPr>
          <w:noProof/>
        </w:rPr>
        <w:t>3</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62305F">
        <w:t xml:space="preserve">Figure </w:t>
      </w:r>
      <w:r w:rsidR="0062305F">
        <w:rPr>
          <w:noProof/>
        </w:rPr>
        <w:t>4</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33E64764">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0">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14:paraId="7407BB53" w14:textId="223A744E" w:rsidR="0044066D" w:rsidRDefault="00BB2A2F" w:rsidP="00D20699">
      <w:pPr>
        <w:pStyle w:val="Caption"/>
      </w:pPr>
      <w:bookmarkStart w:id="4" w:name="_Ref428890083"/>
      <w:r>
        <w:t xml:space="preserve">Figure </w:t>
      </w:r>
      <w:fldSimple w:instr=" SEQ Figure \* ARABIC ">
        <w:r w:rsidR="00093F60">
          <w:rPr>
            <w:noProof/>
          </w:rPr>
          <w:t>2</w:t>
        </w:r>
      </w:fldSimple>
      <w:bookmarkEnd w:id="4"/>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D854F88">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1">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14:paraId="582EF97F" w14:textId="5E4907F2" w:rsidR="00CC2C79" w:rsidRPr="00CC2C79" w:rsidRDefault="00CC2C79" w:rsidP="00CC2C79">
      <w:pPr>
        <w:pStyle w:val="Caption"/>
      </w:pPr>
      <w:bookmarkStart w:id="5" w:name="_Ref428953381"/>
      <w:r>
        <w:t xml:space="preserve">Figure </w:t>
      </w:r>
      <w:fldSimple w:instr=" SEQ Figure \* ARABIC ">
        <w:r w:rsidR="00093F60">
          <w:rPr>
            <w:noProof/>
          </w:rPr>
          <w:t>3</w:t>
        </w:r>
      </w:fldSimple>
      <w:bookmarkEnd w:id="5"/>
      <w:r>
        <w:t>. Violation of cross-reference constraint.</w:t>
      </w:r>
    </w:p>
    <w:p w14:paraId="67AA58E9" w14:textId="77777777" w:rsidR="001F0979" w:rsidRDefault="001F0979" w:rsidP="00E94D9C">
      <w:r>
        <w:rPr>
          <w:noProof/>
        </w:rPr>
        <w:drawing>
          <wp:inline distT="0" distB="0" distL="0" distR="0" wp14:anchorId="244D98A1" wp14:editId="4FE50F09">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2">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14:paraId="0D21C2EE" w14:textId="77777777" w:rsidR="001F0979" w:rsidRDefault="001F0979" w:rsidP="00E94D9C">
      <w:pPr>
        <w:pStyle w:val="Caption"/>
      </w:pPr>
      <w:bookmarkStart w:id="6" w:name="_Ref428890189"/>
      <w:r>
        <w:t xml:space="preserve">Figure </w:t>
      </w:r>
      <w:fldSimple w:instr=" SEQ Figure \* ARABIC ">
        <w:r w:rsidR="00093F60">
          <w:rPr>
            <w:noProof/>
          </w:rPr>
          <w:t>4</w:t>
        </w:r>
      </w:fldSimple>
      <w:bookmarkEnd w:id="6"/>
      <w:r>
        <w:t>. Violation of baseline constraint.</w:t>
      </w:r>
    </w:p>
    <w:p w14:paraId="28BCDF11" w14:textId="50520A16"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w:t>
      </w:r>
      <w:r w:rsidR="008C0CAF">
        <w:lastRenderedPageBreak/>
        <w:t xml:space="preserve">strengthen identification and authentication of external devices connected to by moderate and high-impact Industrial Control Systems. Finally, </w:t>
      </w:r>
      <w:r w:rsidR="00BF2ABA">
        <w:t xml:space="preserve">the user chooses </w:t>
      </w:r>
      <w:r w:rsidR="00BF2ABA" w:rsidRPr="00F530DC">
        <w:t xml:space="preserve">YES from IA-3(1)' s ADDED SUPPLEMENTAL GUIDANCE </w:t>
      </w:r>
      <w:r w:rsidR="00BF2ABA">
        <w:t>drop-down</w:t>
      </w:r>
      <w:r w:rsidR="00BF2ABA" w:rsidRPr="00F530DC">
        <w:t xml:space="preserve"> list</w:t>
      </w:r>
      <w:r w:rsidR="00BF2ABA">
        <w:t xml:space="preserve"> and (1) from IA-3’s </w:t>
      </w:r>
      <w:r w:rsidR="00BF2ABA" w:rsidRPr="00F530DC">
        <w:t xml:space="preserve">ADDED SUPPLEMENTAL GUIDANCE </w:t>
      </w:r>
      <w:r w:rsidR="00BF2ABA">
        <w:t>drop-down</w:t>
      </w:r>
      <w:r w:rsidR="00BF2ABA" w:rsidRPr="00F530DC">
        <w:t xml:space="preserve"> list</w:t>
      </w:r>
      <w:r w:rsidR="00BF2ABA">
        <w:t xml:space="preserve"> to add</w:t>
      </w:r>
      <w:r w:rsidR="009765F5">
        <w:t xml:space="preserve"> additional supplemental</w:t>
      </w:r>
      <w:r w:rsidR="009765F5" w:rsidRPr="00F530DC">
        <w:t xml:space="preserve"> </w:t>
      </w:r>
      <w:r w:rsidR="009765F5">
        <w:t xml:space="preserve">guidance to IA-3(1) and </w:t>
      </w:r>
      <w:r w:rsidR="00BF2ABA">
        <w:t xml:space="preserve">have </w:t>
      </w:r>
      <w:r w:rsidR="009765F5">
        <w:t>IA-3(4)</w:t>
      </w:r>
      <w:r w:rsidR="00BF2ABA">
        <w:t xml:space="preserve"> cross-reference that guidance.</w:t>
      </w:r>
    </w:p>
    <w:p w14:paraId="133D6DAB" w14:textId="0A18D1DB"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62305F">
        <w:t xml:space="preserve">Figure </w:t>
      </w:r>
      <w:r w:rsidR="0062305F">
        <w:rPr>
          <w:noProof/>
        </w:rPr>
        <w:t>5</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 xml:space="preserve">an editable text field </w:t>
      </w:r>
      <w:r w:rsidR="00BF2ABA">
        <w:t xml:space="preserve">for providing a rationale. </w:t>
      </w:r>
      <w:r w:rsidR="00F530DC" w:rsidRPr="00F530DC">
        <w:t xml:space="preserve">Choosing YES from IA-3(1)' s ADDED SUPPLEMENTAL GUIDANCE </w:t>
      </w:r>
      <w:r w:rsidR="00F530DC">
        <w:t>drop-down</w:t>
      </w:r>
      <w:r w:rsidR="00F530DC" w:rsidRPr="00F530DC">
        <w:t xml:space="preserve"> list generates an editable text field for adding IA-3(1) supplemental guidance. Cross-referencing IA-3(1)'s added supplemental guidance from IA-(4) does not trigger an alert because IA-3(1)'s </w:t>
      </w:r>
      <w:r w:rsidR="00F530DC">
        <w:t>drop-down</w:t>
      </w:r>
      <w:r w:rsidR="00F530DC" w:rsidRPr="00F530DC">
        <w:t xml:space="preserve"> is set to YES. The non-editable </w:t>
      </w:r>
      <w:r w:rsidR="00096A57">
        <w:t xml:space="preserve">“XML representation” </w:t>
      </w:r>
      <w:r w:rsidR="00F530DC" w:rsidRPr="00F530DC">
        <w:t xml:space="preserve">text field on the lower left shows XML generated on the fly based on the </w:t>
      </w:r>
      <w:r w:rsidR="00F530DC">
        <w:t>drop-down</w:t>
      </w:r>
      <w:r w:rsidR="00F530DC" w:rsidRPr="00F530DC">
        <w:t xml:space="preserve"> and checkbox settings a</w:t>
      </w:r>
      <w:r w:rsidR="00F530DC">
        <w:t>nd editable text field contents</w:t>
      </w:r>
      <w:r w:rsidR="00FB10B2">
        <w:t>.</w:t>
      </w:r>
    </w:p>
    <w:p w14:paraId="36A4FDC2" w14:textId="77777777" w:rsidR="00861476" w:rsidRDefault="00861476" w:rsidP="00E94D9C">
      <w:r>
        <w:rPr>
          <w:noProof/>
        </w:rPr>
        <w:drawing>
          <wp:inline distT="0" distB="0" distL="0" distR="0" wp14:anchorId="4ECD47BD" wp14:editId="3445F27B">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3">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14:paraId="72A7BDA3" w14:textId="77777777" w:rsidR="00861476" w:rsidRDefault="00861476" w:rsidP="00E94D9C">
      <w:pPr>
        <w:pStyle w:val="Caption"/>
      </w:pPr>
      <w:bookmarkStart w:id="7" w:name="_Ref428953840"/>
      <w:r>
        <w:t xml:space="preserve">Figure </w:t>
      </w:r>
      <w:fldSimple w:instr=" SEQ Figure \* ARABIC ">
        <w:r w:rsidR="00093F60">
          <w:rPr>
            <w:noProof/>
          </w:rPr>
          <w:t>5</w:t>
        </w:r>
      </w:fldSimple>
      <w:bookmarkEnd w:id="7"/>
      <w:r>
        <w:t>. IA-3 tailored for an Industrial Control System.</w:t>
      </w:r>
    </w:p>
    <w:p w14:paraId="2822FEF7" w14:textId="6ED23562" w:rsidR="00861476" w:rsidRPr="00861476" w:rsidRDefault="00096A57" w:rsidP="00E94D9C">
      <w:r>
        <w:t xml:space="preserve">Modifying the editable text fields causes the contents of the “XML representation” text field to update in real time. </w:t>
      </w:r>
      <w:r>
        <w:fldChar w:fldCharType="begin"/>
      </w:r>
      <w:r>
        <w:instrText xml:space="preserve"> REF _Ref430100426 \h </w:instrText>
      </w:r>
      <w:r>
        <w:fldChar w:fldCharType="separate"/>
      </w:r>
      <w:r w:rsidR="0062305F">
        <w:t xml:space="preserve">Figure </w:t>
      </w:r>
      <w:r w:rsidR="0062305F">
        <w:rPr>
          <w:noProof/>
        </w:rPr>
        <w:t>6</w:t>
      </w:r>
      <w:r>
        <w:fldChar w:fldCharType="end"/>
      </w:r>
      <w:r>
        <w:t xml:space="preserve"> shows the result </w:t>
      </w:r>
      <w:r w:rsidR="003C358C">
        <w:t xml:space="preserve">after adding supplemental guidance for IA-3(1) and providing a rationale for changing the IA-3 baseline. Notice that the </w:t>
      </w:r>
      <w:r w:rsidR="003C358C" w:rsidRPr="003C358C">
        <w:rPr>
          <w:rStyle w:val="CodeChar"/>
        </w:rPr>
        <w:t>rationale</w:t>
      </w:r>
      <w:r w:rsidR="003C358C">
        <w:t xml:space="preserve"> element content was updated to match that of the “Additional Supplemental Guidance” text field.</w:t>
      </w:r>
      <w:r w:rsidR="00057873">
        <w:t xml:space="preserve"> Section </w:t>
      </w:r>
      <w:r w:rsidR="00057873">
        <w:fldChar w:fldCharType="begin"/>
      </w:r>
      <w:r w:rsidR="00057873">
        <w:instrText xml:space="preserve"> REF _Ref431395618 \r \h </w:instrText>
      </w:r>
      <w:r w:rsidR="00057873">
        <w:fldChar w:fldCharType="separate"/>
      </w:r>
      <w:r w:rsidR="00057873">
        <w:t>5</w:t>
      </w:r>
      <w:r w:rsidR="00057873">
        <w:fldChar w:fldCharType="end"/>
      </w:r>
      <w:r w:rsidR="00057873">
        <w:t xml:space="preserve"> describes the XML format Baseline Tailor generates in further detail.</w:t>
      </w:r>
    </w:p>
    <w:p w14:paraId="619C212C" w14:textId="77777777" w:rsidR="005754AC" w:rsidRDefault="00861476" w:rsidP="005754AC">
      <w:pPr>
        <w:keepNext/>
      </w:pPr>
      <w:r>
        <w:rPr>
          <w:noProof/>
        </w:rPr>
        <w:drawing>
          <wp:inline distT="0" distB="0" distL="0" distR="0" wp14:anchorId="7A7423D5" wp14:editId="548FA9B3">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14">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14:paraId="3DB16DDA" w14:textId="77777777" w:rsidR="00FB10B2" w:rsidRDefault="005754AC" w:rsidP="007B0E77">
      <w:pPr>
        <w:pStyle w:val="Caption"/>
      </w:pPr>
      <w:bookmarkStart w:id="8" w:name="_Ref430100426"/>
      <w:r>
        <w:t xml:space="preserve">Figure </w:t>
      </w:r>
      <w:fldSimple w:instr=" SEQ Figure \* ARABIC ">
        <w:r w:rsidR="00093F60">
          <w:rPr>
            <w:noProof/>
          </w:rPr>
          <w:t>6</w:t>
        </w:r>
      </w:fldSimple>
      <w:bookmarkEnd w:id="8"/>
      <w:r>
        <w:t xml:space="preserve">. </w:t>
      </w:r>
      <w:r w:rsidRPr="00872634">
        <w:t>IA-3 Rationale and guidance text added.</w:t>
      </w:r>
    </w:p>
    <w:p w14:paraId="5AD00801" w14:textId="14F6484B" w:rsidR="00FB10B2" w:rsidRDefault="000C5766" w:rsidP="00FB10B2">
      <w:r>
        <w:lastRenderedPageBreak/>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t xml:space="preserve">the </w:t>
      </w:r>
      <w:r w:rsidR="00190CD3">
        <w:t xml:space="preserve">XML authoring </w:t>
      </w:r>
      <w:r>
        <w:t xml:space="preserve">application. </w:t>
      </w:r>
      <w:r>
        <w:fldChar w:fldCharType="begin"/>
      </w:r>
      <w:r>
        <w:instrText xml:space="preserve"> REF _Ref431567721 \h </w:instrText>
      </w:r>
      <w:r>
        <w:fldChar w:fldCharType="separate"/>
      </w:r>
      <w:r>
        <w:t xml:space="preserve">Figure </w:t>
      </w:r>
      <w:r>
        <w:rPr>
          <w:noProof/>
        </w:rPr>
        <w:t>7</w:t>
      </w:r>
      <w:r>
        <w:fldChar w:fldCharType="end"/>
      </w:r>
      <w:r>
        <w:t xml:space="preserve"> shows how the copy-pasted result might look.</w:t>
      </w:r>
      <w:r w:rsidR="00AC63B7">
        <w:t xml:space="preserve"> </w:t>
      </w:r>
      <w:r w:rsidR="0048232B">
        <w:t xml:space="preserve">The Baseline Tailor distribution includes XML </w:t>
      </w:r>
      <w:proofErr w:type="spellStart"/>
      <w:r w:rsidR="0048232B">
        <w:t>schemas</w:t>
      </w:r>
      <w:r w:rsidR="00AC63B7">
        <w:t>Section</w:t>
      </w:r>
      <w:proofErr w:type="spellEnd"/>
      <w:r w:rsidR="00AC63B7">
        <w:t xml:space="preserve"> </w:t>
      </w:r>
      <w:r w:rsidR="00AC63B7">
        <w:fldChar w:fldCharType="begin"/>
      </w:r>
      <w:r w:rsidR="00AC63B7">
        <w:instrText xml:space="preserve"> REF _Ref431395618 \r \h </w:instrText>
      </w:r>
      <w:r w:rsidR="00AC63B7">
        <w:fldChar w:fldCharType="separate"/>
      </w:r>
      <w:r w:rsidR="00AC63B7">
        <w:t>5</w:t>
      </w:r>
      <w:r w:rsidR="00AC63B7">
        <w:fldChar w:fldCharType="end"/>
      </w:r>
      <w:r w:rsidR="0048232B">
        <w:t xml:space="preserve"> discusses tools included </w:t>
      </w:r>
    </w:p>
    <w:p w14:paraId="55272D12" w14:textId="77777777" w:rsidR="00093F60" w:rsidRDefault="00093F60" w:rsidP="00093F60">
      <w:pPr>
        <w:keepNext/>
      </w:pPr>
      <w:r>
        <w:rPr>
          <w:noProof/>
        </w:rPr>
        <w:drawing>
          <wp:inline distT="0" distB="0" distL="0" distR="0" wp14:anchorId="79E1E720" wp14:editId="036429B3">
            <wp:extent cx="5029200" cy="41788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rotWithShape="1">
                    <a:blip r:embed="rId15">
                      <a:extLst>
                        <a:ext uri="{28A0092B-C50C-407E-A947-70E740481C1C}">
                          <a14:useLocalDpi xmlns:a14="http://schemas.microsoft.com/office/drawing/2010/main" val="0"/>
                        </a:ext>
                      </a:extLst>
                    </a:blip>
                    <a:srcRect l="5929" t="15380" r="3684" b="11017"/>
                    <a:stretch/>
                  </pic:blipFill>
                  <pic:spPr bwMode="auto">
                    <a:xfrm>
                      <a:off x="0" y="0"/>
                      <a:ext cx="5029200" cy="4178808"/>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44F0FA2D" w:rsidR="00082599" w:rsidRPr="00082599" w:rsidRDefault="00093F60" w:rsidP="00CE376D">
      <w:pPr>
        <w:pStyle w:val="Caption"/>
      </w:pPr>
      <w:bookmarkStart w:id="9" w:name="_Ref431567721"/>
      <w:r>
        <w:t xml:space="preserve">Figure </w:t>
      </w:r>
      <w:r w:rsidR="00C43ECB">
        <w:fldChar w:fldCharType="begin"/>
      </w:r>
      <w:r w:rsidR="00C43ECB">
        <w:instrText xml:space="preserve"> SEQ Figure \* ARABIC </w:instrText>
      </w:r>
      <w:r w:rsidR="00C43ECB">
        <w:fldChar w:fldCharType="separate"/>
      </w:r>
      <w:r>
        <w:rPr>
          <w:noProof/>
        </w:rPr>
        <w:t>7</w:t>
      </w:r>
      <w:r w:rsidR="00C43ECB">
        <w:rPr>
          <w:noProof/>
        </w:rPr>
        <w:fldChar w:fldCharType="end"/>
      </w:r>
      <w:bookmarkEnd w:id="9"/>
      <w:r>
        <w:t>. XML generated by Baseline Tailor after copy-pasting into a third party XML authoring software application.</w:t>
      </w:r>
    </w:p>
    <w:p w14:paraId="013DFC70" w14:textId="77777777" w:rsidR="00B14FE8" w:rsidRDefault="00B14FE8" w:rsidP="00B14FE8">
      <w:pPr>
        <w:pStyle w:val="Heading2"/>
      </w:pPr>
      <w:r w:rsidRPr="008C33D6">
        <w:t>Cybersecurity Framework Browser</w:t>
      </w:r>
    </w:p>
    <w:p w14:paraId="4209F2BC" w14:textId="77777777" w:rsidR="00B14FE8" w:rsidRDefault="00B14FE8" w:rsidP="00B14FE8">
      <w:pPr>
        <w:keepNext/>
      </w:pPr>
      <w:r>
        <w:rPr>
          <w:noProof/>
        </w:rPr>
        <w:drawing>
          <wp:inline distT="0" distB="0" distL="0" distR="0" wp14:anchorId="633567CB" wp14:editId="12DBCD49">
            <wp:extent cx="5028571" cy="1485321"/>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6">
                      <a:extLst>
                        <a:ext uri="{28A0092B-C50C-407E-A947-70E740481C1C}">
                          <a14:useLocalDpi xmlns:a14="http://schemas.microsoft.com/office/drawing/2010/main" val="0"/>
                        </a:ext>
                      </a:extLst>
                    </a:blip>
                    <a:stretch>
                      <a:fillRect/>
                    </a:stretch>
                  </pic:blipFill>
                  <pic:spPr>
                    <a:xfrm>
                      <a:off x="0" y="0"/>
                      <a:ext cx="5028571" cy="1485321"/>
                    </a:xfrm>
                    <a:prstGeom prst="rect">
                      <a:avLst/>
                    </a:prstGeom>
                  </pic:spPr>
                </pic:pic>
              </a:graphicData>
            </a:graphic>
          </wp:inline>
        </w:drawing>
      </w:r>
    </w:p>
    <w:p w14:paraId="12B1E9EC" w14:textId="77777777" w:rsidR="00B14FE8" w:rsidRDefault="00B14FE8" w:rsidP="00B14FE8">
      <w:pPr>
        <w:pStyle w:val="Caption"/>
      </w:pPr>
      <w:r>
        <w:t xml:space="preserve">Figure </w:t>
      </w:r>
      <w:fldSimple w:instr=" SEQ Figure \* ARABIC ">
        <w:r w:rsidR="00093F60">
          <w:rPr>
            <w:noProof/>
          </w:rPr>
          <w:t>8</w:t>
        </w:r>
      </w:fldSimple>
      <w:r>
        <w:t>. Framework Core subcategory referencing the IA control family.</w:t>
      </w:r>
    </w:p>
    <w:p w14:paraId="4E67B696" w14:textId="77777777" w:rsidR="00B14FE8" w:rsidRPr="00B14FE8" w:rsidRDefault="00B14FE8" w:rsidP="00B14FE8"/>
    <w:p w14:paraId="7BD466A4" w14:textId="77777777" w:rsidR="00B14FE8" w:rsidRDefault="00B14FE8" w:rsidP="00B14FE8">
      <w:pPr>
        <w:pStyle w:val="Heading2"/>
      </w:pPr>
      <w:bookmarkStart w:id="10" w:name="_Ref431562777"/>
      <w:r>
        <w:lastRenderedPageBreak/>
        <w:t>Cross References</w:t>
      </w:r>
      <w:bookmarkEnd w:id="10"/>
    </w:p>
    <w:p w14:paraId="1E728CBA" w14:textId="77777777" w:rsidR="00B14FE8" w:rsidRDefault="00B14FE8" w:rsidP="00B14FE8">
      <w:pPr>
        <w:keepNext/>
      </w:pPr>
      <w:r>
        <w:rPr>
          <w:noProof/>
        </w:rPr>
        <w:drawing>
          <wp:inline distT="0" distB="0" distL="0" distR="0" wp14:anchorId="155F2AA3" wp14:editId="7EF35CC5">
            <wp:extent cx="5028571" cy="95212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17">
                      <a:extLst>
                        <a:ext uri="{28A0092B-C50C-407E-A947-70E740481C1C}">
                          <a14:useLocalDpi xmlns:a14="http://schemas.microsoft.com/office/drawing/2010/main" val="0"/>
                        </a:ext>
                      </a:extLst>
                    </a:blip>
                    <a:stretch>
                      <a:fillRect/>
                    </a:stretch>
                  </pic:blipFill>
                  <pic:spPr>
                    <a:xfrm>
                      <a:off x="0" y="0"/>
                      <a:ext cx="5028571" cy="952129"/>
                    </a:xfrm>
                    <a:prstGeom prst="rect">
                      <a:avLst/>
                    </a:prstGeom>
                  </pic:spPr>
                </pic:pic>
              </a:graphicData>
            </a:graphic>
          </wp:inline>
        </w:drawing>
      </w:r>
    </w:p>
    <w:p w14:paraId="2B8D8BD2" w14:textId="77777777" w:rsidR="00B14FE8" w:rsidRDefault="00B14FE8" w:rsidP="00B14FE8">
      <w:pPr>
        <w:pStyle w:val="Caption"/>
      </w:pPr>
      <w:r>
        <w:t xml:space="preserve">Figure </w:t>
      </w:r>
      <w:fldSimple w:instr=" SEQ Figure \* ARABIC ">
        <w:r w:rsidR="00093F60">
          <w:rPr>
            <w:noProof/>
          </w:rPr>
          <w:t>9</w:t>
        </w:r>
      </w:fldSimple>
      <w:r>
        <w:t>. IA-3 cross references to Framework Core.</w:t>
      </w:r>
    </w:p>
    <w:p w14:paraId="7039BF5E" w14:textId="6FDAADAD" w:rsidR="00B14FE8" w:rsidRDefault="002A3F16" w:rsidP="002A3F16">
      <w:pPr>
        <w:pStyle w:val="Heading1"/>
      </w:pPr>
      <w:bookmarkStart w:id="11" w:name="_Ref431395618"/>
      <w:r>
        <w:t>XML Format for Tailored Control</w:t>
      </w:r>
      <w:bookmarkEnd w:id="11"/>
    </w:p>
    <w:p w14:paraId="5AE1C8B4" w14:textId="1FE6B8B0" w:rsidR="00FC1D3D" w:rsidRDefault="003F4F50" w:rsidP="00FC1D3D">
      <w:pPr>
        <w:pStyle w:val="Heading1"/>
      </w:pPr>
      <w:r>
        <w:t>Possible Future Directions</w:t>
      </w:r>
    </w:p>
    <w:p w14:paraId="04FD6763" w14:textId="77777777" w:rsidR="008121C7" w:rsidRPr="008121C7" w:rsidRDefault="008121C7" w:rsidP="008121C7"/>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CD8C4D" w14:textId="77777777" w:rsidR="00C43ECB" w:rsidRDefault="00C43ECB" w:rsidP="007B0E77">
      <w:pPr>
        <w:spacing w:after="0" w:line="240" w:lineRule="auto"/>
      </w:pPr>
      <w:r>
        <w:separator/>
      </w:r>
    </w:p>
  </w:endnote>
  <w:endnote w:type="continuationSeparator" w:id="0">
    <w:p w14:paraId="4DCC10F9" w14:textId="77777777" w:rsidR="00C43ECB" w:rsidRDefault="00C43ECB"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69FC1" w14:textId="77777777" w:rsidR="00D20699" w:rsidRDefault="00D206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1786262"/>
      <w:docPartObj>
        <w:docPartGallery w:val="Page Numbers (Bottom of Page)"/>
        <w:docPartUnique/>
      </w:docPartObj>
    </w:sdtPr>
    <w:sdtEndPr>
      <w:rPr>
        <w:noProof/>
      </w:rPr>
    </w:sdtEndPr>
    <w:sdtContent>
      <w:p w14:paraId="350ED04D" w14:textId="55FA51A0" w:rsidR="00D20699" w:rsidRDefault="00D20699">
        <w:pPr>
          <w:pStyle w:val="Footer"/>
          <w:jc w:val="center"/>
        </w:pPr>
        <w:r>
          <w:fldChar w:fldCharType="begin"/>
        </w:r>
        <w:r>
          <w:instrText xml:space="preserve"> PAGE   \* MERGEFORMAT </w:instrText>
        </w:r>
        <w:r>
          <w:fldChar w:fldCharType="separate"/>
        </w:r>
        <w:r w:rsidR="00881751">
          <w:rPr>
            <w:noProof/>
          </w:rPr>
          <w:t>8</w:t>
        </w:r>
        <w:r>
          <w:rPr>
            <w:noProof/>
          </w:rPr>
          <w:fldChar w:fldCharType="end"/>
        </w:r>
      </w:p>
    </w:sdtContent>
  </w:sdt>
  <w:p w14:paraId="5A472EC8" w14:textId="77777777" w:rsidR="00D20699" w:rsidRDefault="00D206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B4FB05" w14:textId="77777777" w:rsidR="00D20699" w:rsidRDefault="00D206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99FB06" w14:textId="77777777" w:rsidR="00C43ECB" w:rsidRDefault="00C43ECB" w:rsidP="007B0E77">
      <w:pPr>
        <w:spacing w:after="0" w:line="240" w:lineRule="auto"/>
      </w:pPr>
      <w:r>
        <w:separator/>
      </w:r>
    </w:p>
  </w:footnote>
  <w:footnote w:type="continuationSeparator" w:id="0">
    <w:p w14:paraId="5E65119B" w14:textId="77777777" w:rsidR="00C43ECB" w:rsidRDefault="00C43ECB" w:rsidP="007B0E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8B5E0" w14:textId="77777777" w:rsidR="00D20699" w:rsidRDefault="00D2069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92AB2" w14:textId="77777777" w:rsidR="00D20699" w:rsidRDefault="00D2069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12F30" w14:textId="77777777" w:rsidR="00D20699" w:rsidRDefault="00D206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4"/>
  </w:num>
  <w:num w:numId="2">
    <w:abstractNumId w:val="3"/>
  </w:num>
  <w:num w:numId="3">
    <w:abstractNumId w:val="9"/>
  </w:num>
  <w:num w:numId="4">
    <w:abstractNumId w:val="5"/>
  </w:num>
  <w:num w:numId="5">
    <w:abstractNumId w:val="7"/>
  </w:num>
  <w:num w:numId="6">
    <w:abstractNumId w:val="10"/>
  </w:num>
  <w:num w:numId="7">
    <w:abstractNumId w:val="6"/>
  </w:num>
  <w:num w:numId="8">
    <w:abstractNumId w:val="1"/>
  </w:num>
  <w:num w:numId="9">
    <w:abstractNumId w:val="2"/>
  </w:num>
  <w:num w:numId="10">
    <w:abstractNumId w:val="11"/>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35C4A"/>
    <w:rsid w:val="00057873"/>
    <w:rsid w:val="00076F79"/>
    <w:rsid w:val="00082599"/>
    <w:rsid w:val="000867BC"/>
    <w:rsid w:val="0009297D"/>
    <w:rsid w:val="00093F60"/>
    <w:rsid w:val="00096A57"/>
    <w:rsid w:val="000A0837"/>
    <w:rsid w:val="000B2398"/>
    <w:rsid w:val="000B4FAC"/>
    <w:rsid w:val="000C5766"/>
    <w:rsid w:val="00100664"/>
    <w:rsid w:val="001226E5"/>
    <w:rsid w:val="00125665"/>
    <w:rsid w:val="001451F3"/>
    <w:rsid w:val="00190CD3"/>
    <w:rsid w:val="001927F2"/>
    <w:rsid w:val="001C18D4"/>
    <w:rsid w:val="001E34DE"/>
    <w:rsid w:val="001F0979"/>
    <w:rsid w:val="002033C0"/>
    <w:rsid w:val="00204F74"/>
    <w:rsid w:val="002068F0"/>
    <w:rsid w:val="00212A92"/>
    <w:rsid w:val="0022705C"/>
    <w:rsid w:val="00230D36"/>
    <w:rsid w:val="00270336"/>
    <w:rsid w:val="00281EDF"/>
    <w:rsid w:val="00295D4B"/>
    <w:rsid w:val="002A3F16"/>
    <w:rsid w:val="002C1394"/>
    <w:rsid w:val="002F4856"/>
    <w:rsid w:val="00372F8B"/>
    <w:rsid w:val="00375A62"/>
    <w:rsid w:val="0039448C"/>
    <w:rsid w:val="00397EDC"/>
    <w:rsid w:val="003B0D03"/>
    <w:rsid w:val="003C222D"/>
    <w:rsid w:val="003C358C"/>
    <w:rsid w:val="003C367E"/>
    <w:rsid w:val="003D2C45"/>
    <w:rsid w:val="003F4F50"/>
    <w:rsid w:val="00403247"/>
    <w:rsid w:val="004129DD"/>
    <w:rsid w:val="00432351"/>
    <w:rsid w:val="0044066D"/>
    <w:rsid w:val="00466E15"/>
    <w:rsid w:val="0048232B"/>
    <w:rsid w:val="00494539"/>
    <w:rsid w:val="004A09DD"/>
    <w:rsid w:val="004B1A75"/>
    <w:rsid w:val="004D2023"/>
    <w:rsid w:val="004D7CD3"/>
    <w:rsid w:val="004E05A4"/>
    <w:rsid w:val="004E68C3"/>
    <w:rsid w:val="00524CC9"/>
    <w:rsid w:val="005312DB"/>
    <w:rsid w:val="0054108D"/>
    <w:rsid w:val="005441DD"/>
    <w:rsid w:val="00551D87"/>
    <w:rsid w:val="00566161"/>
    <w:rsid w:val="005754AC"/>
    <w:rsid w:val="005A3729"/>
    <w:rsid w:val="005A42BB"/>
    <w:rsid w:val="005A4F24"/>
    <w:rsid w:val="005E5B38"/>
    <w:rsid w:val="00601D91"/>
    <w:rsid w:val="0060765D"/>
    <w:rsid w:val="0062305F"/>
    <w:rsid w:val="006235EF"/>
    <w:rsid w:val="00631704"/>
    <w:rsid w:val="006772BC"/>
    <w:rsid w:val="006A5747"/>
    <w:rsid w:val="006A6AAA"/>
    <w:rsid w:val="006F0F77"/>
    <w:rsid w:val="006F1DB9"/>
    <w:rsid w:val="006F58E0"/>
    <w:rsid w:val="00702CA5"/>
    <w:rsid w:val="00714BA1"/>
    <w:rsid w:val="007158A3"/>
    <w:rsid w:val="00723E5F"/>
    <w:rsid w:val="00735999"/>
    <w:rsid w:val="00780BE4"/>
    <w:rsid w:val="007913B7"/>
    <w:rsid w:val="00795F70"/>
    <w:rsid w:val="007A6545"/>
    <w:rsid w:val="007B0E77"/>
    <w:rsid w:val="007C3D5E"/>
    <w:rsid w:val="007F078B"/>
    <w:rsid w:val="007F2121"/>
    <w:rsid w:val="007F5BB1"/>
    <w:rsid w:val="00811D08"/>
    <w:rsid w:val="008121C7"/>
    <w:rsid w:val="00835151"/>
    <w:rsid w:val="00836103"/>
    <w:rsid w:val="008463A7"/>
    <w:rsid w:val="00861476"/>
    <w:rsid w:val="00867DA5"/>
    <w:rsid w:val="00881751"/>
    <w:rsid w:val="00883F69"/>
    <w:rsid w:val="0089263C"/>
    <w:rsid w:val="008C0CAF"/>
    <w:rsid w:val="008C33D6"/>
    <w:rsid w:val="008D2001"/>
    <w:rsid w:val="008E64AA"/>
    <w:rsid w:val="008F770A"/>
    <w:rsid w:val="00947A8A"/>
    <w:rsid w:val="00967512"/>
    <w:rsid w:val="009765F5"/>
    <w:rsid w:val="0098171A"/>
    <w:rsid w:val="009A7976"/>
    <w:rsid w:val="009F1F0E"/>
    <w:rsid w:val="009F7F8A"/>
    <w:rsid w:val="00A06B42"/>
    <w:rsid w:val="00A20DAD"/>
    <w:rsid w:val="00A42405"/>
    <w:rsid w:val="00A71FA3"/>
    <w:rsid w:val="00A944D1"/>
    <w:rsid w:val="00AC2358"/>
    <w:rsid w:val="00AC519C"/>
    <w:rsid w:val="00AC63B7"/>
    <w:rsid w:val="00AF0773"/>
    <w:rsid w:val="00B10443"/>
    <w:rsid w:val="00B14FE8"/>
    <w:rsid w:val="00B218FE"/>
    <w:rsid w:val="00B537BC"/>
    <w:rsid w:val="00B542F2"/>
    <w:rsid w:val="00B55A44"/>
    <w:rsid w:val="00B71008"/>
    <w:rsid w:val="00B71522"/>
    <w:rsid w:val="00B95436"/>
    <w:rsid w:val="00B96812"/>
    <w:rsid w:val="00BA1D45"/>
    <w:rsid w:val="00BB2A2F"/>
    <w:rsid w:val="00BB6AC0"/>
    <w:rsid w:val="00BC2519"/>
    <w:rsid w:val="00BC2E80"/>
    <w:rsid w:val="00BF2ABA"/>
    <w:rsid w:val="00C06182"/>
    <w:rsid w:val="00C27BA9"/>
    <w:rsid w:val="00C32CFD"/>
    <w:rsid w:val="00C419B4"/>
    <w:rsid w:val="00C43ECB"/>
    <w:rsid w:val="00C5532A"/>
    <w:rsid w:val="00C76B6E"/>
    <w:rsid w:val="00C85638"/>
    <w:rsid w:val="00C86F90"/>
    <w:rsid w:val="00C97D6D"/>
    <w:rsid w:val="00CA4DEF"/>
    <w:rsid w:val="00CC2C79"/>
    <w:rsid w:val="00CC627F"/>
    <w:rsid w:val="00CE376D"/>
    <w:rsid w:val="00D20699"/>
    <w:rsid w:val="00D425ED"/>
    <w:rsid w:val="00D56BD1"/>
    <w:rsid w:val="00D64069"/>
    <w:rsid w:val="00DB0DDE"/>
    <w:rsid w:val="00DD3E68"/>
    <w:rsid w:val="00DE2B61"/>
    <w:rsid w:val="00E07DE0"/>
    <w:rsid w:val="00E35F29"/>
    <w:rsid w:val="00E4739E"/>
    <w:rsid w:val="00E51161"/>
    <w:rsid w:val="00E60878"/>
    <w:rsid w:val="00E94D9C"/>
    <w:rsid w:val="00EA6425"/>
    <w:rsid w:val="00EF107A"/>
    <w:rsid w:val="00F022AC"/>
    <w:rsid w:val="00F15167"/>
    <w:rsid w:val="00F1636F"/>
    <w:rsid w:val="00F32E85"/>
    <w:rsid w:val="00F43FD1"/>
    <w:rsid w:val="00F530DC"/>
    <w:rsid w:val="00F83506"/>
    <w:rsid w:val="00F85A34"/>
    <w:rsid w:val="00FB10B2"/>
    <w:rsid w:val="00FC1D3D"/>
    <w:rsid w:val="00FC709F"/>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src.nist.gov"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mp"/><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68536-EDDF-4D4D-B99E-BF85CBF6A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19</TotalTime>
  <Pages>1</Pages>
  <Words>3846</Words>
  <Characters>21928</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57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61</cp:revision>
  <dcterms:created xsi:type="dcterms:W3CDTF">2015-08-21T13:32:00Z</dcterms:created>
  <dcterms:modified xsi:type="dcterms:W3CDTF">2015-10-08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